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w:t>
      </w:r>
      <w:r w:rsidR="00A61F24">
        <w:t>in</w:t>
      </w:r>
      <w:r w:rsidR="00001C6B">
        <w:t xml:space="preserve"> each region. Due to potential </w:t>
      </w:r>
      <w:r w:rsidR="00AB1F87">
        <w:t xml:space="preserve">preference </w:t>
      </w:r>
      <w:r w:rsidR="00A61F24">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 Each biface was subsequently</w:t>
      </w:r>
      <w:r w:rsidR="00632178">
        <w:t xml:space="preserve"> assign</w:t>
      </w:r>
      <w:r w:rsidR="00A802E4">
        <w:t>ed to</w:t>
      </w:r>
      <w:r w:rsidR="00001C6B">
        <w:t xml:space="preserve"> large and small size classes</w:t>
      </w:r>
      <w:r w:rsidR="00632178">
        <w:t xml:space="preserve"> based on whether the blade length was larger or smaller than the mean</w:t>
      </w:r>
      <w:r w:rsidR="00FB7118">
        <w:t>. Following size class</w:t>
      </w:r>
      <w:r w:rsidR="00632178">
        <w:t xml:space="preserve"> assignment</w:t>
      </w:r>
      <w:r w:rsidR="00D22C1B">
        <w:t>s</w:t>
      </w:r>
      <w:r w:rsidR="00FB7118">
        <w:t xml:space="preserve">, </w:t>
      </w:r>
      <w:r w:rsidR="00632178">
        <w:t xml:space="preserve">the </w:t>
      </w:r>
      <w:r w:rsidR="00A61F24">
        <w:t xml:space="preserve">two </w:t>
      </w:r>
      <w:r w:rsidR="00632178">
        <w:t>data</w:t>
      </w:r>
      <w:r w:rsidR="00A61F24">
        <w:t xml:space="preserve">sets </w:t>
      </w:r>
      <w:r w:rsidR="00FB7118">
        <w:t>were joined in advance of analysis.</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behavioural regions</w:t>
      </w:r>
      <w:r w:rsidR="00A61F24">
        <w:t xml:space="preserve"> is found</w:t>
      </w:r>
      <w:r w:rsidR="00632178">
        <w:t xml:space="preserve">, </w:t>
      </w:r>
      <w:r w:rsidR="00A61F24">
        <w:t>then it</w:t>
      </w:r>
      <w:r w:rsidR="00632178">
        <w:t xml:space="preserve"> would support the argument for differences in </w:t>
      </w:r>
      <w:r w:rsidR="0072461C">
        <w:t xml:space="preserve">Caddo selective preference. </w:t>
      </w:r>
      <w:r w:rsidR="00A61F24">
        <w:t>If</w:t>
      </w:r>
      <w:r w:rsidR="00632178">
        <w:t xml:space="preserve"> a significant difference</w:t>
      </w:r>
      <w:r w:rsidR="0072461C">
        <w:t xml:space="preserve"> </w:t>
      </w:r>
      <w:r w:rsidR="00A61F24">
        <w:t>is</w:t>
      </w:r>
      <w:r w:rsidR="00632178">
        <w:t xml:space="preserve"> found </w:t>
      </w:r>
      <w:r w:rsidR="0072461C">
        <w:t>between the large and small size classes</w:t>
      </w:r>
      <w:r w:rsidR="00632178">
        <w:t xml:space="preserve">, </w:t>
      </w:r>
      <w:r w:rsidR="00A61F24">
        <w:t>then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rsidR="00F3323C" w:rsidRDefault="00F3323C"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the Caddo </w:t>
      </w:r>
      <w:r w:rsidR="00FC32D3">
        <w:t>illustrates</w:t>
      </w:r>
      <w:r w:rsidR="00786F42">
        <w:t xml:space="preserve">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divergent, and</w:t>
      </w:r>
      <w:r w:rsidR="00E41548">
        <w:t xml:space="preserve"> </w:t>
      </w:r>
      <w:r>
        <w:t>differ</w:t>
      </w:r>
      <w:r w:rsidR="0021077A">
        <w:t xml:space="preserve"> significantly (see Figure 6)</w:t>
      </w:r>
      <w:r>
        <w:t>.</w:t>
      </w:r>
      <w:r w:rsidR="0021077A">
        <w:t xml:space="preserve"> </w:t>
      </w:r>
    </w:p>
    <w:p w:rsidR="0021077A" w:rsidRDefault="0079063F" w:rsidP="002F52C2">
      <w:pPr>
        <w:autoSpaceDE w:val="0"/>
        <w:autoSpaceDN w:val="0"/>
        <w:adjustRightInd w:val="0"/>
        <w:spacing w:after="0" w:line="240" w:lineRule="auto"/>
        <w:jc w:val="both"/>
      </w:pPr>
      <w:r>
        <w:lastRenderedPageBreak/>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 xml:space="preserve">The comparison of size </w:t>
      </w:r>
      <w:r w:rsidR="00A422A9">
        <w:t>for</w:t>
      </w:r>
      <w:r w:rsidR="00965E25">
        <w:t xml:space="preserve"> the large and small size classes </w:t>
      </w:r>
      <w:r w:rsidR="00A422A9">
        <w:t>from</w:t>
      </w:r>
      <w:r w:rsidR="00965E25">
        <w:t xml:space="preserve"> each behavioural region did not yield</w:t>
      </w:r>
      <w:r w:rsidR="007559CA">
        <w:t xml:space="preserve"> a result that rose to the level of statistical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points reflect Caddo 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rsidR="009C1C00" w:rsidRDefault="009C1C00" w:rsidP="002F52C2">
      <w:pPr>
        <w:autoSpaceDE w:val="0"/>
        <w:autoSpaceDN w:val="0"/>
        <w:adjustRightInd w:val="0"/>
        <w:spacing w:after="0" w:line="240" w:lineRule="auto"/>
        <w:jc w:val="both"/>
      </w:pPr>
    </w:p>
    <w:p w:rsidR="0096721B" w:rsidRDefault="0096721B"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lastRenderedPageBreak/>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Michael J. Shot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w:t>
      </w:r>
      <w:r w:rsidR="002201B9">
        <w:t xml:space="preserve"> 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A44B74" w:rsidRDefault="00A44B74" w:rsidP="00FD46CC">
      <w:pPr>
        <w:spacing w:after="0"/>
        <w:jc w:val="center"/>
        <w:rPr>
          <w:b/>
        </w:rPr>
      </w:pPr>
    </w:p>
    <w:p w:rsidR="0096721B" w:rsidRDefault="0096721B" w:rsidP="00FD46CC">
      <w:pPr>
        <w:spacing w:after="0"/>
        <w:jc w:val="center"/>
        <w:rPr>
          <w:b/>
        </w:rPr>
      </w:pPr>
    </w:p>
    <w:p w:rsidR="0096721B" w:rsidRDefault="0096721B" w:rsidP="00FD46CC">
      <w:pPr>
        <w:spacing w:after="0"/>
        <w:jc w:val="center"/>
        <w:rPr>
          <w:b/>
        </w:rPr>
      </w:pPr>
    </w:p>
    <w:p w:rsidR="0096721B" w:rsidRDefault="0096721B" w:rsidP="00FD46CC">
      <w:pPr>
        <w:spacing w:after="0"/>
        <w:jc w:val="center"/>
        <w:rPr>
          <w:b/>
        </w:rPr>
      </w:pPr>
    </w:p>
    <w:p w:rsidR="00BE189D" w:rsidRPr="00BE189D" w:rsidRDefault="00BE189D" w:rsidP="00FD46CC">
      <w:pPr>
        <w:spacing w:after="0"/>
        <w:jc w:val="center"/>
        <w:rPr>
          <w:b/>
        </w:rPr>
      </w:pPr>
      <w:r w:rsidRPr="00BE189D">
        <w:rPr>
          <w:b/>
        </w:rPr>
        <w:lastRenderedPageBreak/>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Data management</w:t>
      </w:r>
    </w:p>
    <w:p w:rsidR="00BE189D" w:rsidRPr="00BE189D" w:rsidRDefault="00BE189D" w:rsidP="00FD46CC">
      <w:pPr>
        <w:spacing w:after="0"/>
        <w:jc w:val="both"/>
      </w:pPr>
    </w:p>
    <w:p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bookmarkStart w:id="0" w:name="_GoBack"/>
      <w:bookmarkEnd w:id="0"/>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 w:name="_ENREF_4"/>
      <w:r w:rsidRPr="00256DFA">
        <w:t>Adams, Dean C., and Erik Otárola-Castillo</w:t>
      </w:r>
    </w:p>
    <w:p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 w:name="_ENREF_5"/>
      <w:r w:rsidRPr="00256DFA">
        <w:t>Anderson, Marti J., and Cajo J. F. Ter Braak</w:t>
      </w:r>
    </w:p>
    <w:p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 w:name="_ENREF_6"/>
      <w:r w:rsidRPr="00256DFA">
        <w:t>Arnn III, John Wesley</w:t>
      </w:r>
    </w:p>
    <w:p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7" w:name="_ENREF_7"/>
      <w:r w:rsidRPr="00256DFA">
        <w:t>Arnold III, Philip J.</w:t>
      </w:r>
    </w:p>
    <w:p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8" w:name="_ENREF_8"/>
      <w:r w:rsidRPr="00256DFA">
        <w:t>Aynesworth, K. H.</w:t>
      </w:r>
    </w:p>
    <w:p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0" w:name="_ENREF_10"/>
      <w:r w:rsidRPr="00256DFA">
        <w:t>Carpenter, Stephen M.</w:t>
      </w:r>
    </w:p>
    <w:p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1" w:name="_ENREF_11"/>
      <w:r w:rsidRPr="00256DFA">
        <w:t>Chase, Philip G</w:t>
      </w:r>
    </w:p>
    <w:p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2" w:name="_ENREF_12"/>
      <w:r w:rsidRPr="00256DFA">
        <w:t>Clark, John E</w:t>
      </w:r>
    </w:p>
    <w:p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3" w:name="_ENREF_13"/>
      <w:r w:rsidRPr="00256DFA">
        <w:t>Collins, Michael B.</w:t>
      </w:r>
    </w:p>
    <w:p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4" w:name="_ENREF_14"/>
      <w:r w:rsidRPr="00256DFA">
        <w:t>Collyer, Michael L., and Dean C. Adams</w:t>
      </w:r>
    </w:p>
    <w:p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8" w:name="_ENREF_18"/>
      <w:r w:rsidRPr="00256DFA">
        <w:t>Collyer, Michael L., David J. Sekora, and Dean C. Adams</w:t>
      </w:r>
    </w:p>
    <w:p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9" w:name="_ENREF_19"/>
      <w:r w:rsidRPr="00256DFA">
        <w:t>Costin, Cathy L.</w:t>
      </w:r>
    </w:p>
    <w:p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0" w:name="_ENREF_20"/>
      <w:r w:rsidRPr="00256DFA">
        <w:t>Dibble, Harold L</w:t>
      </w:r>
    </w:p>
    <w:p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1" w:name="_ENREF_21"/>
      <w:r w:rsidRPr="00256DFA">
        <w:t>Evans, Robert K.</w:t>
      </w:r>
    </w:p>
    <w:p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2" w:name="_ENREF_22"/>
      <w:r w:rsidRPr="00256DFA">
        <w:t>Ferguson, Jeffrey R., Timothy K. Perttula, and Michael D. Glascock</w:t>
      </w:r>
    </w:p>
    <w:p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3" w:name="_ENREF_23"/>
      <w:r w:rsidRPr="00256DFA">
        <w:t>Foote, M.</w:t>
      </w:r>
    </w:p>
    <w:p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4" w:name="_ENREF_24"/>
      <w:r w:rsidRPr="00256DFA">
        <w:t>Gandrud, Christopher</w:t>
      </w:r>
    </w:p>
    <w:p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5" w:name="_ENREF_25"/>
      <w:r w:rsidRPr="00256DFA">
        <w:t>Goodall, Colin</w:t>
      </w:r>
    </w:p>
    <w:p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6" w:name="_ENREF_26"/>
      <w:r w:rsidRPr="00256DFA">
        <w:t>Gower, J. C.</w:t>
      </w:r>
    </w:p>
    <w:p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7" w:name="_ENREF_27"/>
      <w:r w:rsidRPr="00256DFA">
        <w:t>Gray, Charles T., and Ben Marwick</w:t>
      </w:r>
    </w:p>
    <w:p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8" w:name="_ENREF_28"/>
      <w:r w:rsidRPr="00256DFA">
        <w:t>Hardin, Margaret A</w:t>
      </w:r>
    </w:p>
    <w:p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9" w:name="_ENREF_29"/>
      <w:r w:rsidRPr="00256DFA">
        <w:t>Hodder, Ian, and Colin Renfrew</w:t>
      </w:r>
    </w:p>
    <w:p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0" w:name="_ENREF_30"/>
      <w:r w:rsidRPr="00256DFA">
        <w:t>Jelks, Edward B.</w:t>
      </w:r>
    </w:p>
    <w:p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1" w:name="_ENREF_31"/>
      <w:r w:rsidRPr="00256DFA">
        <w:t>Johnson, LeRoy</w:t>
      </w:r>
    </w:p>
    <w:p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2" w:name="_ENREF_32"/>
      <w:r w:rsidRPr="00256DFA">
        <w:t>Jolliffe, Ian T.</w:t>
      </w:r>
    </w:p>
    <w:p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3" w:name="_ENREF_33"/>
      <w:r w:rsidRPr="00256DFA">
        <w:t>Keller, Charles M, and Janet Dixon Keller</w:t>
      </w:r>
    </w:p>
    <w:p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4" w:name="_ENREF_34"/>
      <w:r w:rsidRPr="00256DFA">
        <w:t>Kelley, J. Charles</w:t>
      </w:r>
    </w:p>
    <w:p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5" w:name="_ENREF_35"/>
      <w:r w:rsidRPr="00256DFA">
        <w:t>Kendall, David G.</w:t>
      </w:r>
    </w:p>
    <w:p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7" w:name="_ENREF_37"/>
      <w:r w:rsidRPr="00256DFA">
        <w:t>Klingenberg, Christian Peter</w:t>
      </w:r>
    </w:p>
    <w:p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8" w:name="_ENREF_38"/>
      <w:r w:rsidRPr="00256DFA">
        <w:t>LaVere, David</w:t>
      </w:r>
    </w:p>
    <w:p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9" w:name="_ENREF_39"/>
      <w:r w:rsidRPr="00256DFA">
        <w:t>Lohse, Jon C.</w:t>
      </w:r>
    </w:p>
    <w:p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0" w:name="_ENREF_40"/>
      <w:r w:rsidRPr="00256DFA">
        <w:t>Monnier, Gilliane</w:t>
      </w:r>
    </w:p>
    <w:p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1" w:name="_ENREF_41"/>
      <w:r w:rsidRPr="00256DFA">
        <w:t>Mosimann, James E.</w:t>
      </w:r>
    </w:p>
    <w:p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2" w:name="_ENREF_42"/>
      <w:r w:rsidRPr="00256DFA">
        <w:t>Newkumet, Vynola Beaver, and Howard L. Meredith</w:t>
      </w:r>
    </w:p>
    <w:p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3" w:name="_ENREF_43"/>
      <w:r w:rsidRPr="00256DFA">
        <w:t>Nowell, April</w:t>
      </w:r>
    </w:p>
    <w:p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4" w:name="_ENREF_44"/>
      <w:r w:rsidRPr="00256DFA">
        <w:t>O'Brien, Michael J., and R. Lee Lyman</w:t>
      </w:r>
    </w:p>
    <w:p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5" w:name="_ENREF_45"/>
      <w:r w:rsidRPr="00256DFA">
        <w:t>Peng, Roger D.</w:t>
      </w:r>
    </w:p>
    <w:p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6" w:name="_ENREF_46"/>
      <w:r w:rsidRPr="00256DFA">
        <w:t>Perttula, Timothy K.</w:t>
      </w:r>
    </w:p>
    <w:p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8" w:name="_ENREF_48"/>
      <w:r w:rsidRPr="00256DFA">
        <w:t>R Core Development Team</w:t>
      </w:r>
    </w:p>
    <w:p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9" w:name="_ENREF_49"/>
      <w:r w:rsidRPr="00256DFA">
        <w:t>Rohlf, F. James</w:t>
      </w:r>
    </w:p>
    <w:p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0" w:name="_ENREF_50"/>
      <w:r w:rsidRPr="00256DFA">
        <w:t>Rohlf, F. James, and Dennis E. Slice</w:t>
      </w:r>
    </w:p>
    <w:p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2" w:name="_ENREF_52"/>
      <w:r w:rsidRPr="00256DFA">
        <w:t>Selden Jr., Robert Z.</w:t>
      </w:r>
    </w:p>
    <w:p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7" w:name="_ENREF_57"/>
      <w:r w:rsidRPr="00256DFA">
        <w:t>Selden Jr., Robert Z., and John E. Dockall</w:t>
      </w:r>
    </w:p>
    <w:p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8" w:name="_ENREF_58"/>
      <w:r w:rsidRPr="00256DFA">
        <w:t>Selden Jr., Robert Z., John E. Dockall, and Morgane Dubied</w:t>
      </w:r>
    </w:p>
    <w:p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9" w:name="_ENREF_59"/>
      <w:r w:rsidRPr="00256DFA">
        <w:t>Selden Jr., Robert Z., John E. Dockall, and Harry J. Shafer</w:t>
      </w:r>
    </w:p>
    <w:p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0" w:name="_ENREF_60"/>
      <w:r w:rsidRPr="00256DFA">
        <w:t>Sherratt, Emma, David J. Gower, Christian P. Klingenberg, and Mark Wilkinson</w:t>
      </w:r>
    </w:p>
    <w:p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1" w:name="_ENREF_61"/>
      <w:r w:rsidRPr="00256DFA">
        <w:t>Sinopoli, Carla M.</w:t>
      </w:r>
    </w:p>
    <w:p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2" w:name="_ENREF_62"/>
      <w:r w:rsidRPr="00256DFA">
        <w:t>Slice, Dennis E.</w:t>
      </w:r>
    </w:p>
    <w:p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3" w:name="_ENREF_63"/>
      <w:r w:rsidRPr="00256DFA">
        <w:t>Spielmann, Katherine A.</w:t>
      </w:r>
    </w:p>
    <w:p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4" w:name="_ENREF_64"/>
      <w:r w:rsidRPr="00256DFA">
        <w:t>Suhm, Dee Ann, and Edward B. Jelks</w:t>
      </w:r>
    </w:p>
    <w:p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5" w:name="_ENREF_65"/>
      <w:r w:rsidRPr="00256DFA">
        <w:t>Suhm, Dee Ann, Alex D. Krieger, and Edward B. Jelks</w:t>
      </w:r>
    </w:p>
    <w:p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6" w:name="_ENREF_66"/>
      <w:r w:rsidRPr="00256DFA">
        <w:t>Turner, E. S., T. R. Hester, and R. L McReynolds</w:t>
      </w:r>
    </w:p>
    <w:p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7" w:name="_ENREF_67"/>
      <w:r w:rsidRPr="00256DFA">
        <w:t>Zelditch, Miriam Leah, Donald L. Swiderski, H. David Sheets, and William L. Fink</w:t>
      </w:r>
    </w:p>
    <w:p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rsidR="00256DFA" w:rsidRPr="00256DFA" w:rsidRDefault="00256DFA" w:rsidP="00256DFA">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4349" w:rsidRDefault="00854349" w:rsidP="002555D3">
      <w:pPr>
        <w:spacing w:after="0" w:line="240" w:lineRule="auto"/>
      </w:pPr>
      <w:r>
        <w:separator/>
      </w:r>
    </w:p>
  </w:endnote>
  <w:endnote w:type="continuationSeparator" w:id="0">
    <w:p w:rsidR="00854349" w:rsidRDefault="00854349"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C331F0E7-6F18-4DCF-BF2E-846870029AAC}"/>
    <w:embedBold r:id="rId2" w:fontKey="{4D68F050-8490-485C-AC17-1E10538217E4}"/>
    <w:embedItalic r:id="rId3" w:fontKey="{8E57B455-D896-4064-935F-E2D387A1AF9E}"/>
    <w:embedBoldItalic r:id="rId4" w:fontKey="{80430F12-AEC9-4B5D-87EC-498B803BC63D}"/>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50ECB76E-9DD9-4C49-BDD8-792D1997873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817A8B" w:rsidRDefault="00817A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817A8B" w:rsidRDefault="00817A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7A8B" w:rsidRDefault="00817A8B">
    <w:pPr>
      <w:pStyle w:val="Footer"/>
      <w:jc w:val="right"/>
    </w:pPr>
  </w:p>
  <w:p w:rsidR="00817A8B" w:rsidRDefault="00817A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4349" w:rsidRDefault="00854349" w:rsidP="002555D3">
      <w:pPr>
        <w:spacing w:after="0" w:line="240" w:lineRule="auto"/>
      </w:pPr>
      <w:r>
        <w:separator/>
      </w:r>
    </w:p>
  </w:footnote>
  <w:footnote w:type="continuationSeparator" w:id="0">
    <w:p w:rsidR="00854349" w:rsidRDefault="00854349"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827E3"/>
    <w:rsid w:val="000C448D"/>
    <w:rsid w:val="000E76CB"/>
    <w:rsid w:val="000F20C7"/>
    <w:rsid w:val="000F2D83"/>
    <w:rsid w:val="00103B85"/>
    <w:rsid w:val="00110225"/>
    <w:rsid w:val="00140FA5"/>
    <w:rsid w:val="00151B9F"/>
    <w:rsid w:val="001541FE"/>
    <w:rsid w:val="00164D6E"/>
    <w:rsid w:val="001737AE"/>
    <w:rsid w:val="001832B4"/>
    <w:rsid w:val="00190D57"/>
    <w:rsid w:val="001929D7"/>
    <w:rsid w:val="001B00B7"/>
    <w:rsid w:val="001C25FC"/>
    <w:rsid w:val="001C3F59"/>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802F9"/>
    <w:rsid w:val="006B77FA"/>
    <w:rsid w:val="006B7E2F"/>
    <w:rsid w:val="006C3803"/>
    <w:rsid w:val="006D19EB"/>
    <w:rsid w:val="006E5B25"/>
    <w:rsid w:val="006F0FD4"/>
    <w:rsid w:val="006F487E"/>
    <w:rsid w:val="00701EC5"/>
    <w:rsid w:val="007134C3"/>
    <w:rsid w:val="00717B6D"/>
    <w:rsid w:val="00723576"/>
    <w:rsid w:val="0072461C"/>
    <w:rsid w:val="007477DB"/>
    <w:rsid w:val="007559CA"/>
    <w:rsid w:val="00761682"/>
    <w:rsid w:val="0076203E"/>
    <w:rsid w:val="00766422"/>
    <w:rsid w:val="00770098"/>
    <w:rsid w:val="007723D2"/>
    <w:rsid w:val="00786F42"/>
    <w:rsid w:val="007900C9"/>
    <w:rsid w:val="0079063F"/>
    <w:rsid w:val="007A27A7"/>
    <w:rsid w:val="007B287E"/>
    <w:rsid w:val="007B6116"/>
    <w:rsid w:val="007C218D"/>
    <w:rsid w:val="007E265A"/>
    <w:rsid w:val="008030D4"/>
    <w:rsid w:val="008060CC"/>
    <w:rsid w:val="008141E7"/>
    <w:rsid w:val="00815814"/>
    <w:rsid w:val="00817A8B"/>
    <w:rsid w:val="0084577D"/>
    <w:rsid w:val="00846907"/>
    <w:rsid w:val="00846950"/>
    <w:rsid w:val="00852324"/>
    <w:rsid w:val="00854349"/>
    <w:rsid w:val="00861F39"/>
    <w:rsid w:val="008754CE"/>
    <w:rsid w:val="00883C92"/>
    <w:rsid w:val="00883C9E"/>
    <w:rsid w:val="008A449C"/>
    <w:rsid w:val="008A5838"/>
    <w:rsid w:val="008B4E50"/>
    <w:rsid w:val="008D2F37"/>
    <w:rsid w:val="008E4C91"/>
    <w:rsid w:val="008F526D"/>
    <w:rsid w:val="00900CA5"/>
    <w:rsid w:val="009216ED"/>
    <w:rsid w:val="00926311"/>
    <w:rsid w:val="00937950"/>
    <w:rsid w:val="00965E25"/>
    <w:rsid w:val="0096721B"/>
    <w:rsid w:val="009725AC"/>
    <w:rsid w:val="009768E1"/>
    <w:rsid w:val="00992A8B"/>
    <w:rsid w:val="009B03E3"/>
    <w:rsid w:val="009C1C00"/>
    <w:rsid w:val="009C5413"/>
    <w:rsid w:val="009C6541"/>
    <w:rsid w:val="009D051F"/>
    <w:rsid w:val="009D0C25"/>
    <w:rsid w:val="009D3EF1"/>
    <w:rsid w:val="009D4A06"/>
    <w:rsid w:val="009D4C02"/>
    <w:rsid w:val="009F4961"/>
    <w:rsid w:val="009F7C50"/>
    <w:rsid w:val="00A051B8"/>
    <w:rsid w:val="00A15F19"/>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E4DF4"/>
    <w:rsid w:val="00AF3408"/>
    <w:rsid w:val="00AF723C"/>
    <w:rsid w:val="00B16421"/>
    <w:rsid w:val="00B23E0E"/>
    <w:rsid w:val="00B2521F"/>
    <w:rsid w:val="00B25EAE"/>
    <w:rsid w:val="00B26DC9"/>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6670D"/>
    <w:rsid w:val="00C702F2"/>
    <w:rsid w:val="00C94836"/>
    <w:rsid w:val="00CD4B89"/>
    <w:rsid w:val="00CE7364"/>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41548"/>
    <w:rsid w:val="00E54C9D"/>
    <w:rsid w:val="00E618C9"/>
    <w:rsid w:val="00E6489D"/>
    <w:rsid w:val="00E66A82"/>
    <w:rsid w:val="00E71140"/>
    <w:rsid w:val="00E96CC8"/>
    <w:rsid w:val="00EA1260"/>
    <w:rsid w:val="00EA4E1B"/>
    <w:rsid w:val="00EB4034"/>
    <w:rsid w:val="00ED1C70"/>
    <w:rsid w:val="00ED3201"/>
    <w:rsid w:val="00ED52D4"/>
    <w:rsid w:val="00F0783D"/>
    <w:rsid w:val="00F13687"/>
    <w:rsid w:val="00F2503E"/>
    <w:rsid w:val="00F329B7"/>
    <w:rsid w:val="00F3323C"/>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B1E04"/>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4</TotalTime>
  <Pages>20</Pages>
  <Words>11705</Words>
  <Characters>66722</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96</cp:revision>
  <dcterms:created xsi:type="dcterms:W3CDTF">2022-03-20T10:17:00Z</dcterms:created>
  <dcterms:modified xsi:type="dcterms:W3CDTF">2022-04-09T08:46:00Z</dcterms:modified>
</cp:coreProperties>
</file>